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4092E8" w14:textId="11216523" w:rsidR="00973E1B" w:rsidRPr="00973E1B" w:rsidRDefault="00973E1B" w:rsidP="00973E1B">
      <w:pPr>
        <w:spacing w:before="100" w:beforeAutospacing="1" w:after="100" w:afterAutospacing="1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lang w:eastAsia="en-GB"/>
        </w:rPr>
      </w:pPr>
      <w:bookmarkStart w:id="0" w:name="_Hlk83041900"/>
      <w:r w:rsidRPr="00973E1B">
        <w:rPr>
          <w:rFonts w:ascii="Times New Roman" w:eastAsia="Calibri" w:hAnsi="Times New Roman" w:cs="Times New Roman"/>
          <w:b/>
          <w:bCs/>
          <w:sz w:val="24"/>
          <w:szCs w:val="24"/>
          <w:lang w:eastAsia="en-GB"/>
        </w:rPr>
        <w:t>Supplementary Results</w:t>
      </w:r>
    </w:p>
    <w:p w14:paraId="5E5E13D8" w14:textId="333B328F" w:rsidR="00BA1180" w:rsidRPr="00973E1B" w:rsidRDefault="00457439" w:rsidP="006A4F58">
      <w:pPr>
        <w:spacing w:before="100" w:beforeAutospacing="1" w:after="100" w:afterAutospacing="1" w:line="480" w:lineRule="auto"/>
        <w:rPr>
          <w:rFonts w:ascii="Times New Roman" w:eastAsia="Calibri" w:hAnsi="Times New Roman" w:cs="Times New Roman"/>
          <w:sz w:val="24"/>
          <w:szCs w:val="24"/>
          <w:lang w:eastAsia="en-GB"/>
        </w:rPr>
      </w:pPr>
      <w:r>
        <w:rPr>
          <w:rFonts w:ascii="Times New Roman" w:eastAsia="Calibri" w:hAnsi="Times New Roman" w:cs="Times New Roman"/>
          <w:sz w:val="24"/>
          <w:szCs w:val="24"/>
          <w:lang w:eastAsia="en-GB"/>
        </w:rPr>
        <w:t>We ran an exploratory principle components analysis (PCA) to</w:t>
      </w:r>
      <w:r w:rsidR="00BA1180">
        <w:rPr>
          <w:rFonts w:ascii="Times New Roman" w:eastAsia="Calibri" w:hAnsi="Times New Roman" w:cs="Times New Roman"/>
          <w:sz w:val="24"/>
          <w:szCs w:val="24"/>
          <w:lang w:eastAsia="en-GB"/>
        </w:rPr>
        <w:t xml:space="preserve"> compare the underlying structure of the two scales. </w:t>
      </w:r>
      <w:bookmarkEnd w:id="0"/>
      <w:r w:rsidR="002244B7" w:rsidRPr="00457439">
        <w:rPr>
          <w:rFonts w:ascii="Times New Roman" w:hAnsi="Times New Roman" w:cs="Times New Roman"/>
          <w:sz w:val="24"/>
          <w:szCs w:val="24"/>
        </w:rPr>
        <w:t>For both scales, (tables S1 and S2), t</w:t>
      </w:r>
      <w:r w:rsidR="00391F1E" w:rsidRPr="00457439">
        <w:rPr>
          <w:rFonts w:ascii="Times New Roman" w:hAnsi="Times New Roman" w:cs="Times New Roman"/>
          <w:sz w:val="24"/>
          <w:szCs w:val="24"/>
        </w:rPr>
        <w:t>here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 appears to be primarily one component of overall response to suggestion</w:t>
      </w:r>
      <w:r w:rsidRPr="00457439">
        <w:rPr>
          <w:rFonts w:ascii="Times New Roman" w:hAnsi="Times New Roman" w:cs="Times New Roman"/>
          <w:sz w:val="24"/>
          <w:szCs w:val="24"/>
        </w:rPr>
        <w:t xml:space="preserve"> (see scree plots; figure S1 and S2)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; </w:t>
      </w:r>
      <w:r w:rsidRPr="00457439">
        <w:rPr>
          <w:rFonts w:ascii="Times New Roman" w:hAnsi="Times New Roman" w:cs="Times New Roman"/>
          <w:sz w:val="24"/>
          <w:szCs w:val="24"/>
        </w:rPr>
        <w:t xml:space="preserve">and </w:t>
      </w:r>
      <w:r w:rsidR="007E3525" w:rsidRPr="00457439">
        <w:rPr>
          <w:rFonts w:ascii="Times New Roman" w:hAnsi="Times New Roman" w:cs="Times New Roman"/>
          <w:sz w:val="24"/>
          <w:szCs w:val="24"/>
        </w:rPr>
        <w:t>a secondary small component that contrasts</w:t>
      </w:r>
      <w:r w:rsidR="00BD6641">
        <w:rPr>
          <w:rFonts w:ascii="Times New Roman" w:hAnsi="Times New Roman" w:cs="Times New Roman"/>
          <w:sz w:val="24"/>
          <w:szCs w:val="24"/>
        </w:rPr>
        <w:t xml:space="preserve"> direct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 perceptual-cognitive suggestions with motor</w:t>
      </w:r>
      <w:r w:rsidR="00BD6641">
        <w:rPr>
          <w:rFonts w:ascii="Times New Roman" w:hAnsi="Times New Roman" w:cs="Times New Roman"/>
          <w:sz w:val="24"/>
          <w:szCs w:val="24"/>
        </w:rPr>
        <w:t xml:space="preserve"> (/challenge)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 suggestions, supporting </w:t>
      </w:r>
      <w:r w:rsidR="002244B7" w:rsidRPr="00457439">
        <w:rPr>
          <w:rFonts w:ascii="Times New Roman" w:hAnsi="Times New Roman" w:cs="Times New Roman"/>
          <w:sz w:val="24"/>
          <w:szCs w:val="24"/>
        </w:rPr>
        <w:t>(</w:t>
      </w:r>
      <w:r w:rsidR="007E3525" w:rsidRPr="00457439">
        <w:rPr>
          <w:rFonts w:ascii="Times New Roman" w:hAnsi="Times New Roman" w:cs="Times New Roman"/>
          <w:sz w:val="24"/>
          <w:szCs w:val="24"/>
        </w:rPr>
        <w:t>as well as could be expected with only 10 suggestions</w:t>
      </w:r>
      <w:r w:rsidR="002244B7" w:rsidRPr="00457439">
        <w:rPr>
          <w:rFonts w:ascii="Times New Roman" w:hAnsi="Times New Roman" w:cs="Times New Roman"/>
          <w:sz w:val="24"/>
          <w:szCs w:val="24"/>
        </w:rPr>
        <w:t>)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 the motor vs perceptual-cognitive by challenge vs </w:t>
      </w:r>
      <w:r w:rsidR="00BD6641">
        <w:rPr>
          <w:rFonts w:ascii="Times New Roman" w:hAnsi="Times New Roman" w:cs="Times New Roman"/>
          <w:sz w:val="24"/>
          <w:szCs w:val="24"/>
        </w:rPr>
        <w:t>direct</w:t>
      </w:r>
      <w:r w:rsidR="00BD6641" w:rsidRPr="00457439">
        <w:rPr>
          <w:rFonts w:ascii="Times New Roman" w:hAnsi="Times New Roman" w:cs="Times New Roman"/>
          <w:sz w:val="24"/>
          <w:szCs w:val="24"/>
        </w:rPr>
        <w:t xml:space="preserve"> </w:t>
      </w:r>
      <w:r w:rsidR="007E3525" w:rsidRPr="00457439">
        <w:rPr>
          <w:rFonts w:ascii="Times New Roman" w:hAnsi="Times New Roman" w:cs="Times New Roman"/>
          <w:sz w:val="24"/>
          <w:szCs w:val="24"/>
        </w:rPr>
        <w:t xml:space="preserve">classification of </w:t>
      </w:r>
      <w:r w:rsidR="00EA77E7">
        <w:rPr>
          <w:rFonts w:ascii="Times New Roman" w:hAnsi="Times New Roman" w:cs="Times New Roman"/>
          <w:sz w:val="24"/>
          <w:szCs w:val="24"/>
        </w:rPr>
        <w:fldChar w:fldCharType="begin"/>
      </w:r>
      <w:r w:rsidR="00EA77E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1fIV3Om","properties":{"formattedCitation":"(Woody &amp; Barnier, 2008)","plainCitation":"(Woody &amp; Barnier, 2008)","noteIndex":0},"citationItems":[{"id":559,"uris":["http://zotero.org/users/5743579/items/GX2TIBJA"],"uri":["http://zotero.org/users/5743579/items/GX2TIBJA"],"itemData":{"id":559,"type":"book","note":"DOI: 10.1093/oxfordhb/9780198570097.013.0010","publisher":"Oxford University Press","source":"DOI.org (Crossref)","title":"Hypnosis scales for the twenty-first century: what do we need and how should we use them?","title-short":"Hypnosis scales for the twenty-first century","URL":"http://oxfordhandbooks.com/view/10.1093/oxfordhb/9780198570097.001.0001/oxfordhb-9780198570097-e-010","author":[{"family":"Woody","given":"Erik Z."},{"family":"Barnier","given":"Amanda J."}],"accessed":{"date-parts":[["2020",8,11]]},"issued":{"date-parts":[["2008",3,27]]}}}],"schema":"https://github.com/citation-style-language/schema/raw/master/csl-citation.json"} </w:instrText>
      </w:r>
      <w:r w:rsidR="00EA77E7">
        <w:rPr>
          <w:rFonts w:ascii="Times New Roman" w:hAnsi="Times New Roman" w:cs="Times New Roman"/>
          <w:sz w:val="24"/>
          <w:szCs w:val="24"/>
        </w:rPr>
        <w:fldChar w:fldCharType="separate"/>
      </w:r>
      <w:r w:rsidR="00EA77E7" w:rsidRPr="00EA77E7">
        <w:rPr>
          <w:rFonts w:ascii="Times New Roman" w:hAnsi="Times New Roman" w:cs="Times New Roman"/>
          <w:sz w:val="24"/>
        </w:rPr>
        <w:t>Woody &amp; Barnier</w:t>
      </w:r>
      <w:r w:rsidR="00EA77E7">
        <w:rPr>
          <w:rFonts w:ascii="Times New Roman" w:hAnsi="Times New Roman" w:cs="Times New Roman"/>
          <w:sz w:val="24"/>
        </w:rPr>
        <w:t xml:space="preserve"> (</w:t>
      </w:r>
      <w:r w:rsidR="00EA77E7" w:rsidRPr="00EA77E7">
        <w:rPr>
          <w:rFonts w:ascii="Times New Roman" w:hAnsi="Times New Roman" w:cs="Times New Roman"/>
          <w:sz w:val="24"/>
        </w:rPr>
        <w:t>2008)</w:t>
      </w:r>
      <w:r w:rsidR="00EA77E7">
        <w:rPr>
          <w:rFonts w:ascii="Times New Roman" w:hAnsi="Times New Roman" w:cs="Times New Roman"/>
          <w:sz w:val="24"/>
          <w:szCs w:val="24"/>
        </w:rPr>
        <w:fldChar w:fldCharType="end"/>
      </w:r>
      <w:r w:rsidR="00EA77E7">
        <w:rPr>
          <w:rFonts w:ascii="Times New Roman" w:hAnsi="Times New Roman" w:cs="Times New Roman"/>
          <w:sz w:val="24"/>
          <w:szCs w:val="24"/>
        </w:rPr>
        <w:t>.</w:t>
      </w:r>
    </w:p>
    <w:p w14:paraId="5994E7E8" w14:textId="0AAE090D" w:rsidR="007E3525" w:rsidRPr="00E80B1F" w:rsidRDefault="007E3525" w:rsidP="00BA1180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83"/>
        <w:gridCol w:w="36"/>
        <w:gridCol w:w="570"/>
        <w:gridCol w:w="36"/>
        <w:gridCol w:w="650"/>
        <w:gridCol w:w="36"/>
        <w:gridCol w:w="1082"/>
        <w:gridCol w:w="68"/>
      </w:tblGrid>
      <w:tr w:rsidR="00391F1E" w:rsidRPr="00391F1E" w14:paraId="000A3285" w14:textId="77777777" w:rsidTr="00391F1E">
        <w:trPr>
          <w:tblHeader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117F3A0F" w14:textId="77777777" w:rsidR="00391F1E" w:rsidRPr="00391F1E" w:rsidRDefault="00391F1E" w:rsidP="00391F1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 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58E3073F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PC1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1899E5C3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PC2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63103691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Uniqueness </w:t>
            </w:r>
          </w:p>
        </w:tc>
      </w:tr>
      <w:tr w:rsidR="00977E2D" w:rsidRPr="00391F1E" w14:paraId="3483FB3E" w14:textId="77777777" w:rsidTr="003A3CA4"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hideMark/>
          </w:tcPr>
          <w:p w14:paraId="2240C3A1" w14:textId="4E3E1F52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. Hand lowerin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9DAA84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A365D1" w14:textId="538514DD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9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85D0ED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ACF14F" w14:textId="0CFAC79E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34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B23C0A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B62B65" w14:textId="2FDD7ADD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39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AB7A6A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34C080E7" w14:textId="77777777" w:rsidTr="003A3CA4">
        <w:tc>
          <w:tcPr>
            <w:tcW w:w="0" w:type="auto"/>
            <w:vAlign w:val="center"/>
            <w:hideMark/>
          </w:tcPr>
          <w:p w14:paraId="464A3EFB" w14:textId="1C7530E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. Moving hands togethe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5F0BA3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4E27A2" w14:textId="68528469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4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534D43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C7F442" w14:textId="07A4C409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34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F2578D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159252" w14:textId="65FE127B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46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9AFBF3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5F7BBBB0" w14:textId="77777777" w:rsidTr="003A3CA4">
        <w:tc>
          <w:tcPr>
            <w:tcW w:w="0" w:type="auto"/>
            <w:vAlign w:val="center"/>
            <w:hideMark/>
          </w:tcPr>
          <w:p w14:paraId="581DFFC6" w14:textId="2F90FCAC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3. Mosquito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EA3150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72907E" w14:textId="30EE451A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4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1E2816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F4A690" w14:textId="397E49DC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26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A6C298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842ACA" w14:textId="1CD8FFEC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5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6A84F7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3B4D0C5F" w14:textId="77777777" w:rsidTr="003A3CA4">
        <w:tc>
          <w:tcPr>
            <w:tcW w:w="0" w:type="auto"/>
            <w:vAlign w:val="center"/>
            <w:hideMark/>
          </w:tcPr>
          <w:p w14:paraId="28DC457A" w14:textId="199E0B05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4. Taste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621A6F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9CE83F" w14:textId="3C2F90B5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4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867D27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7BE07E" w14:textId="37B42D78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37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5FF267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E33A56" w14:textId="59DC3552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44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41E077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313F2A5F" w14:textId="77777777" w:rsidTr="003A3CA4">
        <w:tc>
          <w:tcPr>
            <w:tcW w:w="0" w:type="auto"/>
            <w:vAlign w:val="center"/>
            <w:hideMark/>
          </w:tcPr>
          <w:p w14:paraId="15E07BDF" w14:textId="6DF1FC89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5. Arm rigidity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FCC7F1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8F4FA6" w14:textId="5A59E7D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8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EF911C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9EB81C" w14:textId="5670C7FA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05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09FB50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FB10B1" w14:textId="12E6447A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35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BC2E0B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5AEE94AD" w14:textId="77777777" w:rsidTr="003A3CA4">
        <w:tc>
          <w:tcPr>
            <w:tcW w:w="0" w:type="auto"/>
            <w:vAlign w:val="center"/>
            <w:hideMark/>
          </w:tcPr>
          <w:p w14:paraId="5F495833" w14:textId="6E6F4976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6. Arm immobilis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C986A1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3E89C2" w14:textId="244E9885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78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37A4F5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BFF771" w14:textId="42BE5A08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11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845284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5E5FB8" w14:textId="1BD86CB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37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8AF53A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6DE550F0" w14:textId="77777777" w:rsidTr="003A3CA4">
        <w:tc>
          <w:tcPr>
            <w:tcW w:w="0" w:type="auto"/>
            <w:vAlign w:val="center"/>
            <w:hideMark/>
          </w:tcPr>
          <w:p w14:paraId="0DCA8C30" w14:textId="54EDD0E5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7. Music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70D106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0FA6E0" w14:textId="284C3D8E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30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81B518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0D2BC5" w14:textId="7337B85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47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54D411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589687" w14:textId="3312CE00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8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936061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04992965" w14:textId="77777777" w:rsidTr="003A3CA4">
        <w:tc>
          <w:tcPr>
            <w:tcW w:w="0" w:type="auto"/>
            <w:vAlign w:val="center"/>
            <w:hideMark/>
          </w:tcPr>
          <w:p w14:paraId="115EFE67" w14:textId="6C485A2C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8. Negative visual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526899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836B61" w14:textId="00782FDE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25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BB521D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49EF42" w14:textId="7451C293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1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6CB72E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BC3175" w14:textId="18CFF378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55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C235DD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3012E7FE" w14:textId="77777777" w:rsidTr="008540FE">
        <w:tc>
          <w:tcPr>
            <w:tcW w:w="0" w:type="auto"/>
            <w:vAlign w:val="center"/>
            <w:hideMark/>
          </w:tcPr>
          <w:p w14:paraId="02D5AD76" w14:textId="6BF22890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74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9. Amnesia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  <w:hideMark/>
          </w:tcPr>
          <w:p w14:paraId="5A6C29F5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928EA7" w14:textId="553FFB2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63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773D56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78ED94" w14:textId="2AF3B730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12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3F0F60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3D89BA" w14:textId="1AF2E96B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58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D972B9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E2D" w:rsidRPr="00391F1E" w14:paraId="65E391F1" w14:textId="77777777" w:rsidTr="008540FE">
        <w:tc>
          <w:tcPr>
            <w:tcW w:w="0" w:type="auto"/>
            <w:tcBorders>
              <w:top w:val="nil"/>
              <w:left w:val="nil"/>
              <w:right w:val="nil"/>
            </w:tcBorders>
            <w:hideMark/>
          </w:tcPr>
          <w:p w14:paraId="605ACB5F" w14:textId="77777B1C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74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0.  Post-session suggestion 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  <w:hideMark/>
          </w:tcPr>
          <w:p w14:paraId="1638DC06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5D83DC" w14:textId="0DC8E9AA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45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9852D0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AD9867" w14:textId="1F9722C8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-0.08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BC9304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60D400" w14:textId="130B67EB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977E2D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0.78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B1CBC8" w14:textId="77777777" w:rsidR="00977E2D" w:rsidRPr="00391F1E" w:rsidRDefault="00977E2D" w:rsidP="00977E2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1F1E" w:rsidRPr="00391F1E" w14:paraId="765407EE" w14:textId="77777777" w:rsidTr="00391F1E">
        <w:tc>
          <w:tcPr>
            <w:tcW w:w="0" w:type="auto"/>
            <w:gridSpan w:val="8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6662C608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1F1E" w:rsidRPr="00391F1E" w14:paraId="5DCD3CBE" w14:textId="77777777" w:rsidTr="00391F1E"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1A7679" w14:textId="77777777" w:rsid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Note. </w:t>
            </w: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 No rotation method applied. </w:t>
            </w:r>
          </w:p>
          <w:p w14:paraId="10C12C4D" w14:textId="53280A28" w:rsidR="00BA1180" w:rsidRPr="00391F1E" w:rsidRDefault="00BA1180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3CF1C67" w14:textId="70E06FAD" w:rsidR="00E80B1F" w:rsidRDefault="00BA1180" w:rsidP="00BA1180">
      <w:pPr>
        <w:rPr>
          <w:rFonts w:ascii="Times New Roman" w:hAnsi="Times New Roman" w:cs="Times New Roman"/>
          <w:sz w:val="24"/>
          <w:szCs w:val="24"/>
        </w:rPr>
      </w:pPr>
      <w:r w:rsidRPr="00BA1180">
        <w:rPr>
          <w:rFonts w:ascii="Times New Roman" w:hAnsi="Times New Roman" w:cs="Times New Roman"/>
          <w:i/>
          <w:iCs/>
          <w:sz w:val="24"/>
          <w:szCs w:val="24"/>
        </w:rPr>
        <w:t>Table S1.</w:t>
      </w:r>
      <w:r>
        <w:rPr>
          <w:rFonts w:ascii="Times New Roman" w:hAnsi="Times New Roman" w:cs="Times New Roman"/>
          <w:sz w:val="24"/>
          <w:szCs w:val="24"/>
        </w:rPr>
        <w:t xml:space="preserve"> PCA </w:t>
      </w:r>
      <w:r w:rsidRPr="00391F1E">
        <w:rPr>
          <w:rFonts w:ascii="Times New Roman" w:hAnsi="Times New Roman" w:cs="Times New Roman"/>
          <w:sz w:val="24"/>
          <w:szCs w:val="24"/>
        </w:rPr>
        <w:t>Component Loadings</w:t>
      </w:r>
      <w:r w:rsidRPr="00BA1180">
        <w:rPr>
          <w:rFonts w:ascii="Times New Roman" w:hAnsi="Times New Roman" w:cs="Times New Roman"/>
          <w:sz w:val="24"/>
          <w:szCs w:val="24"/>
        </w:rPr>
        <w:t xml:space="preserve"> for SWASH</w:t>
      </w:r>
    </w:p>
    <w:p w14:paraId="51EB1CAF" w14:textId="752484A6" w:rsidR="00977E2D" w:rsidRDefault="00977E2D">
      <w:pPr>
        <w:rPr>
          <w:rFonts w:ascii="Times New Roman" w:hAnsi="Times New Roman" w:cs="Times New Roman"/>
          <w:sz w:val="24"/>
          <w:szCs w:val="24"/>
        </w:rPr>
      </w:pPr>
    </w:p>
    <w:p w14:paraId="1501BDBB" w14:textId="7ED87849" w:rsidR="00977E2D" w:rsidRDefault="00977E2D">
      <w:pPr>
        <w:rPr>
          <w:rFonts w:ascii="Times New Roman" w:hAnsi="Times New Roman" w:cs="Times New Roman"/>
          <w:sz w:val="24"/>
          <w:szCs w:val="24"/>
        </w:rPr>
      </w:pPr>
    </w:p>
    <w:p w14:paraId="518B820D" w14:textId="70091E89" w:rsidR="00977E2D" w:rsidRDefault="00977E2D">
      <w:pPr>
        <w:rPr>
          <w:rFonts w:ascii="Times New Roman" w:hAnsi="Times New Roman" w:cs="Times New Roman"/>
          <w:sz w:val="24"/>
          <w:szCs w:val="24"/>
        </w:rPr>
      </w:pPr>
    </w:p>
    <w:p w14:paraId="34B639C8" w14:textId="77777777" w:rsidR="00E64EEC" w:rsidRDefault="00E64EEC" w:rsidP="00BA1180">
      <w:pPr>
        <w:rPr>
          <w:rFonts w:ascii="Times New Roman" w:hAnsi="Times New Roman" w:cs="Times New Roman"/>
          <w:sz w:val="24"/>
          <w:szCs w:val="24"/>
        </w:rPr>
      </w:pPr>
    </w:p>
    <w:p w14:paraId="457615DE" w14:textId="77777777" w:rsidR="00E64EEC" w:rsidRPr="00BA1180" w:rsidRDefault="00E64EEC" w:rsidP="00BA1180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83"/>
        <w:gridCol w:w="36"/>
        <w:gridCol w:w="570"/>
        <w:gridCol w:w="36"/>
        <w:gridCol w:w="650"/>
        <w:gridCol w:w="36"/>
        <w:gridCol w:w="1082"/>
        <w:gridCol w:w="68"/>
      </w:tblGrid>
      <w:tr w:rsidR="00391F1E" w:rsidRPr="00391F1E" w14:paraId="16C8F602" w14:textId="77777777" w:rsidTr="00391F1E">
        <w:trPr>
          <w:tblHeader/>
        </w:trPr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76C586B3" w14:textId="77777777" w:rsidR="00391F1E" w:rsidRPr="00391F1E" w:rsidRDefault="00391F1E" w:rsidP="00391F1E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 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12CD7C23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PC1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70200EF9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PC2 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14:paraId="18EB5282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Uniqueness </w:t>
            </w:r>
          </w:p>
        </w:tc>
      </w:tr>
      <w:tr w:rsidR="0085627C" w:rsidRPr="00391F1E" w14:paraId="685683DB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9267B8" w14:textId="34649E4D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1. Hand lowerin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A1D224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076FD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58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597C5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04FB04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-0.48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1E8C6B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FD8EA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2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5790B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0126A94A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0D532E" w14:textId="5CC8001B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2. Moving hands togethe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3CF7C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F9A478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7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27650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5B00A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-0.44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33E07A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3786C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57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3B688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5F9C0773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3393AF9" w14:textId="77EC4DD2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3. Mosquito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983A0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F7D0A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5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0B640A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09AC46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56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2CEB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6077A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2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DA23CC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71DC0B29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D6A569" w14:textId="238D0B21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4. Taste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9496CB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69C815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5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2D9B68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AFAD17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30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9009B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D0D04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6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D3DD4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69677E57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1A50A19" w14:textId="4EC29C53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5. Arm rigidity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8131A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59D17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7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C4C1BA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48E91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-0.23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220B9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246929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4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E3560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40A64B05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266B3DC" w14:textId="1D2DD791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6. Arm immobilis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0EDA1B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D2402F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72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F5270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E6730F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-0.1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D8DF8A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0489D9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6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29261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3D7E3EA3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698C76C" w14:textId="3FB50B68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7. Music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27547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DF8DE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1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54A85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CA28E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2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9115D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FEC76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64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33563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36ABD8D6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F35CCD5" w14:textId="0DA84FED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8. Negative visual halluc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FFC425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14A532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18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123C4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9ED305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2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124A3F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B72E26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78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724AC9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2069C193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9AA5F15" w14:textId="11B12AE9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9. Amnesi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0EA490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CBEC93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3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3F8917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7AE7F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-0.07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2283F7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2D7745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808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45520F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5627C" w:rsidRPr="00391F1E" w14:paraId="0E16D1E1" w14:textId="77777777" w:rsidTr="005E44AC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433D9C1" w14:textId="1626D1D2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244B7">
              <w:rPr>
                <w:rFonts w:ascii="Times New Roman" w:hAnsi="Times New Roman" w:cs="Times New Roman"/>
                <w:sz w:val="24"/>
                <w:szCs w:val="24"/>
              </w:rPr>
              <w:t xml:space="preserve">10.  Post-session sugges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35812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A980CD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42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BF101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D81C9E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157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CE94F8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35B115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0.79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D734F1" w14:textId="77777777" w:rsidR="0085627C" w:rsidRPr="00391F1E" w:rsidRDefault="0085627C" w:rsidP="0085627C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1F1E" w:rsidRPr="00391F1E" w14:paraId="346D1A47" w14:textId="77777777" w:rsidTr="00391F1E">
        <w:tc>
          <w:tcPr>
            <w:tcW w:w="0" w:type="auto"/>
            <w:gridSpan w:val="8"/>
            <w:tcBorders>
              <w:top w:val="nil"/>
              <w:left w:val="nil"/>
              <w:bottom w:val="single" w:sz="12" w:space="0" w:color="000000"/>
              <w:right w:val="nil"/>
            </w:tcBorders>
            <w:vAlign w:val="center"/>
            <w:hideMark/>
          </w:tcPr>
          <w:p w14:paraId="1C7E4D6D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1F1E" w:rsidRPr="00391F1E" w14:paraId="07F7CF7B" w14:textId="77777777" w:rsidTr="00391F1E">
        <w:tc>
          <w:tcPr>
            <w:tcW w:w="0" w:type="auto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95DACD" w14:textId="77777777" w:rsidR="00391F1E" w:rsidRPr="00391F1E" w:rsidRDefault="00391F1E" w:rsidP="00391F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1F1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Note. </w:t>
            </w:r>
            <w:r w:rsidRPr="00391F1E">
              <w:rPr>
                <w:rFonts w:ascii="Times New Roman" w:hAnsi="Times New Roman" w:cs="Times New Roman"/>
                <w:sz w:val="24"/>
                <w:szCs w:val="24"/>
              </w:rPr>
              <w:t xml:space="preserve"> No rotation method applied. </w:t>
            </w:r>
          </w:p>
        </w:tc>
      </w:tr>
    </w:tbl>
    <w:p w14:paraId="0C3FE6E9" w14:textId="70C002F4" w:rsidR="00BA1180" w:rsidRPr="00BA1180" w:rsidRDefault="00BA1180" w:rsidP="00BA1180">
      <w:pPr>
        <w:rPr>
          <w:rFonts w:ascii="Times New Roman" w:hAnsi="Times New Roman" w:cs="Times New Roman"/>
          <w:sz w:val="24"/>
          <w:szCs w:val="24"/>
        </w:rPr>
      </w:pPr>
      <w:r w:rsidRPr="00BA1180">
        <w:rPr>
          <w:rFonts w:ascii="Times New Roman" w:hAnsi="Times New Roman" w:cs="Times New Roman"/>
          <w:i/>
          <w:iCs/>
          <w:sz w:val="24"/>
          <w:szCs w:val="24"/>
        </w:rPr>
        <w:t>Table S</w:t>
      </w:r>
      <w:r w:rsidR="00E64EEC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BA1180">
        <w:rPr>
          <w:rFonts w:ascii="Times New Roman" w:hAnsi="Times New Roman" w:cs="Times New Roman"/>
          <w:i/>
          <w:i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CA </w:t>
      </w:r>
      <w:r w:rsidRPr="00391F1E">
        <w:rPr>
          <w:rFonts w:ascii="Times New Roman" w:hAnsi="Times New Roman" w:cs="Times New Roman"/>
          <w:sz w:val="24"/>
          <w:szCs w:val="24"/>
        </w:rPr>
        <w:t>Component Loadings</w:t>
      </w:r>
      <w:r w:rsidRPr="00BA1180">
        <w:rPr>
          <w:rFonts w:ascii="Times New Roman" w:hAnsi="Times New Roman" w:cs="Times New Roman"/>
          <w:sz w:val="24"/>
          <w:szCs w:val="24"/>
        </w:rPr>
        <w:t xml:space="preserve"> for </w:t>
      </w:r>
      <w:r w:rsidR="00E64EEC">
        <w:rPr>
          <w:rFonts w:ascii="Times New Roman" w:hAnsi="Times New Roman" w:cs="Times New Roman"/>
          <w:sz w:val="24"/>
          <w:szCs w:val="24"/>
        </w:rPr>
        <w:t>PCS</w:t>
      </w:r>
    </w:p>
    <w:p w14:paraId="0F5C99B1" w14:textId="0A8A4227" w:rsidR="00BA1180" w:rsidRDefault="00BA1180">
      <w:pPr>
        <w:rPr>
          <w:rFonts w:ascii="Times New Roman" w:hAnsi="Times New Roman" w:cs="Times New Roman"/>
          <w:sz w:val="24"/>
          <w:szCs w:val="24"/>
        </w:rPr>
      </w:pPr>
    </w:p>
    <w:p w14:paraId="71DAA62E" w14:textId="069FC04D" w:rsidR="00BA1180" w:rsidRDefault="00BA1180">
      <w:pPr>
        <w:rPr>
          <w:rFonts w:ascii="Times New Roman" w:hAnsi="Times New Roman" w:cs="Times New Roman"/>
          <w:sz w:val="24"/>
          <w:szCs w:val="24"/>
        </w:rPr>
      </w:pPr>
    </w:p>
    <w:p w14:paraId="39A0EE17" w14:textId="77777777" w:rsidR="003D0810" w:rsidRPr="002244B7" w:rsidRDefault="003D0810">
      <w:pPr>
        <w:rPr>
          <w:rFonts w:ascii="Times New Roman" w:hAnsi="Times New Roman" w:cs="Times New Roman"/>
          <w:sz w:val="24"/>
          <w:szCs w:val="24"/>
        </w:rPr>
      </w:pPr>
    </w:p>
    <w:p w14:paraId="134925B2" w14:textId="1E0AB0DE" w:rsidR="00E80B1F" w:rsidRPr="00A75FE4" w:rsidRDefault="00A75FE4" w:rsidP="00A75FE4">
      <w:pPr>
        <w:spacing w:after="108" w:line="24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6378B198" wp14:editId="465BE16A">
            <wp:extent cx="3780000" cy="2520000"/>
            <wp:effectExtent l="0" t="0" r="0" b="0"/>
            <wp:docPr id="2" name="Picture 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line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0000" cy="25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FE8005" w14:textId="08F101DE" w:rsidR="00391F1E" w:rsidRPr="002244B7" w:rsidRDefault="00391F1E">
      <w:pPr>
        <w:rPr>
          <w:rFonts w:ascii="Times New Roman" w:hAnsi="Times New Roman" w:cs="Times New Roman"/>
          <w:sz w:val="24"/>
          <w:szCs w:val="24"/>
        </w:rPr>
      </w:pPr>
      <w:r w:rsidRPr="00BA1180">
        <w:rPr>
          <w:rFonts w:ascii="Times New Roman" w:hAnsi="Times New Roman" w:cs="Times New Roman"/>
          <w:i/>
          <w:iCs/>
          <w:sz w:val="24"/>
          <w:szCs w:val="24"/>
        </w:rPr>
        <w:t>Fig</w:t>
      </w:r>
      <w:r w:rsidR="00BA1180" w:rsidRPr="00BA1180">
        <w:rPr>
          <w:rFonts w:ascii="Times New Roman" w:hAnsi="Times New Roman" w:cs="Times New Roman"/>
          <w:i/>
          <w:iCs/>
          <w:sz w:val="24"/>
          <w:szCs w:val="24"/>
        </w:rPr>
        <w:t>ure S</w:t>
      </w:r>
      <w:r w:rsidR="00BA1180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="00BA1180">
        <w:rPr>
          <w:rFonts w:ascii="Times New Roman" w:hAnsi="Times New Roman" w:cs="Times New Roman"/>
          <w:sz w:val="24"/>
          <w:szCs w:val="24"/>
        </w:rPr>
        <w:t xml:space="preserve">. SWASH </w:t>
      </w:r>
      <w:r w:rsidR="00E64EEC">
        <w:rPr>
          <w:rFonts w:ascii="Times New Roman" w:hAnsi="Times New Roman" w:cs="Times New Roman"/>
          <w:sz w:val="24"/>
          <w:szCs w:val="24"/>
        </w:rPr>
        <w:t>scree plot</w:t>
      </w:r>
    </w:p>
    <w:p w14:paraId="53C25FB0" w14:textId="77777777" w:rsidR="002244B7" w:rsidRPr="002244B7" w:rsidRDefault="002244B7">
      <w:pPr>
        <w:rPr>
          <w:rFonts w:ascii="Times New Roman" w:hAnsi="Times New Roman" w:cs="Times New Roman"/>
          <w:sz w:val="24"/>
          <w:szCs w:val="24"/>
        </w:rPr>
      </w:pPr>
    </w:p>
    <w:p w14:paraId="5FBBA8CC" w14:textId="6A2D6143" w:rsidR="00391F1E" w:rsidRPr="002244B7" w:rsidRDefault="00391F1E">
      <w:pPr>
        <w:rPr>
          <w:rFonts w:ascii="Times New Roman" w:hAnsi="Times New Roman" w:cs="Times New Roman"/>
          <w:sz w:val="24"/>
          <w:szCs w:val="24"/>
        </w:rPr>
      </w:pPr>
      <w:r w:rsidRPr="002244B7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5E32E928" wp14:editId="4DE36710">
            <wp:extent cx="3783600" cy="252000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36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DCB6D" w14:textId="0D39674A" w:rsidR="00E80B1F" w:rsidRPr="00BA1180" w:rsidRDefault="00BA1180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BA1180">
        <w:rPr>
          <w:rFonts w:ascii="Times New Roman" w:hAnsi="Times New Roman" w:cs="Times New Roman"/>
          <w:i/>
          <w:iCs/>
          <w:sz w:val="24"/>
          <w:szCs w:val="24"/>
        </w:rPr>
        <w:t xml:space="preserve">Figure S2. </w:t>
      </w:r>
      <w:r w:rsidR="00E64EEC" w:rsidRPr="00E64EEC">
        <w:rPr>
          <w:rFonts w:ascii="Times New Roman" w:hAnsi="Times New Roman" w:cs="Times New Roman"/>
          <w:sz w:val="24"/>
          <w:szCs w:val="24"/>
        </w:rPr>
        <w:t>PCS s</w:t>
      </w:r>
      <w:r w:rsidRPr="00E64EEC">
        <w:rPr>
          <w:rFonts w:ascii="Times New Roman" w:hAnsi="Times New Roman" w:cs="Times New Roman"/>
          <w:sz w:val="24"/>
          <w:szCs w:val="24"/>
        </w:rPr>
        <w:t>cree plot</w:t>
      </w:r>
      <w:r w:rsidRPr="00BA11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7EEBE1" w14:textId="7CD242BE" w:rsidR="00E64EEC" w:rsidRDefault="00865430" w:rsidP="00E64E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0F53291" w14:textId="47A6B4F4" w:rsidR="00865430" w:rsidRPr="00865430" w:rsidRDefault="00865430" w:rsidP="00865430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65430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108A4A7C" w14:textId="77777777" w:rsidR="00964989" w:rsidRPr="00964989" w:rsidRDefault="00964989" w:rsidP="00964989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64989">
        <w:rPr>
          <w:rFonts w:ascii="Times New Roman" w:hAnsi="Times New Roman" w:cs="Times New Roman"/>
          <w:sz w:val="24"/>
        </w:rPr>
        <w:t xml:space="preserve">Woody, E. Z., &amp; Barnier, A. J. (2008). </w:t>
      </w:r>
      <w:r w:rsidRPr="00964989">
        <w:rPr>
          <w:rFonts w:ascii="Times New Roman" w:hAnsi="Times New Roman" w:cs="Times New Roman"/>
          <w:i/>
          <w:iCs/>
          <w:sz w:val="24"/>
        </w:rPr>
        <w:t>Hypnosis scales for the twenty-first century: What do we need and how should we use them?</w:t>
      </w:r>
      <w:r w:rsidRPr="00964989">
        <w:rPr>
          <w:rFonts w:ascii="Times New Roman" w:hAnsi="Times New Roman" w:cs="Times New Roman"/>
          <w:sz w:val="24"/>
        </w:rPr>
        <w:t xml:space="preserve"> Oxford University Press. https://doi.org/10.1093/oxfordhb/9780198570097.013.0010</w:t>
      </w:r>
    </w:p>
    <w:p w14:paraId="68ECC089" w14:textId="2A7D3D71" w:rsidR="00E64EEC" w:rsidRDefault="00964989" w:rsidP="00E64E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4A2162B" w14:textId="7AB30EE8" w:rsidR="00E80B1F" w:rsidRPr="002244B7" w:rsidRDefault="00E80B1F" w:rsidP="00E64EEC">
      <w:pPr>
        <w:rPr>
          <w:rFonts w:ascii="Times New Roman" w:hAnsi="Times New Roman" w:cs="Times New Roman"/>
          <w:sz w:val="24"/>
          <w:szCs w:val="24"/>
        </w:rPr>
      </w:pPr>
    </w:p>
    <w:sectPr w:rsidR="00E80B1F" w:rsidRPr="002244B7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CB4F95" w14:textId="77777777" w:rsidR="00947C1E" w:rsidRDefault="00947C1E" w:rsidP="00964989">
      <w:pPr>
        <w:spacing w:after="0" w:line="240" w:lineRule="auto"/>
      </w:pPr>
      <w:r>
        <w:separator/>
      </w:r>
    </w:p>
  </w:endnote>
  <w:endnote w:type="continuationSeparator" w:id="0">
    <w:p w14:paraId="7414EFE2" w14:textId="77777777" w:rsidR="00947C1E" w:rsidRDefault="00947C1E" w:rsidP="009649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1C52C0" w14:textId="77777777" w:rsidR="00947C1E" w:rsidRDefault="00947C1E" w:rsidP="00964989">
      <w:pPr>
        <w:spacing w:after="0" w:line="240" w:lineRule="auto"/>
      </w:pPr>
      <w:r>
        <w:separator/>
      </w:r>
    </w:p>
  </w:footnote>
  <w:footnote w:type="continuationSeparator" w:id="0">
    <w:p w14:paraId="1211D903" w14:textId="77777777" w:rsidR="00947C1E" w:rsidRDefault="00947C1E" w:rsidP="0096498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5672192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BE138A7" w14:textId="54CE320E" w:rsidR="00964989" w:rsidRDefault="00964989">
        <w:pPr>
          <w:pStyle w:val="Header"/>
          <w:jc w:val="right"/>
        </w:pPr>
        <w:r>
          <w:t xml:space="preserve">PCS SCALE SUPPLEMENTARY RESULTS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4843AD" w14:textId="77777777" w:rsidR="00964989" w:rsidRDefault="0096498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80B1F"/>
    <w:rsid w:val="00182AC0"/>
    <w:rsid w:val="002244B7"/>
    <w:rsid w:val="00391F1E"/>
    <w:rsid w:val="003D0810"/>
    <w:rsid w:val="00457439"/>
    <w:rsid w:val="00645D3F"/>
    <w:rsid w:val="006A4F58"/>
    <w:rsid w:val="006A4FCF"/>
    <w:rsid w:val="006B637A"/>
    <w:rsid w:val="007516B1"/>
    <w:rsid w:val="007E3525"/>
    <w:rsid w:val="008540FE"/>
    <w:rsid w:val="0085627C"/>
    <w:rsid w:val="00865430"/>
    <w:rsid w:val="00947C1E"/>
    <w:rsid w:val="00964989"/>
    <w:rsid w:val="00973E1B"/>
    <w:rsid w:val="00977E2D"/>
    <w:rsid w:val="00A75FE4"/>
    <w:rsid w:val="00BA1180"/>
    <w:rsid w:val="00BD6641"/>
    <w:rsid w:val="00C95FED"/>
    <w:rsid w:val="00E64EEC"/>
    <w:rsid w:val="00E80B1F"/>
    <w:rsid w:val="00E87A09"/>
    <w:rsid w:val="00EA7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81CF23"/>
  <w15:chartTrackingRefBased/>
  <w15:docId w15:val="{5B09E4D6-BBAE-4FBF-974F-12AE325AB7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3D0810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E64EEC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D66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66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66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66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664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66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664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649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4989"/>
  </w:style>
  <w:style w:type="paragraph" w:styleId="Footer">
    <w:name w:val="footer"/>
    <w:basedOn w:val="Normal"/>
    <w:link w:val="FooterChar"/>
    <w:uiPriority w:val="99"/>
    <w:unhideWhenUsed/>
    <w:rsid w:val="0096498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64989"/>
  </w:style>
  <w:style w:type="character" w:styleId="Emphasis">
    <w:name w:val="Emphasis"/>
    <w:basedOn w:val="DefaultParagraphFont"/>
    <w:uiPriority w:val="20"/>
    <w:qFormat/>
    <w:rsid w:val="00977E2D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3D0810"/>
    <w:rPr>
      <w:rFonts w:ascii="Times New Roman" w:eastAsia="Times New Roman" w:hAnsi="Times New Roman" w:cs="Times New Roman"/>
      <w:b/>
      <w:bCs/>
      <w:sz w:val="27"/>
      <w:szCs w:val="27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45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32226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20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592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9137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92658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761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86440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79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0541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243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2695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298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36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25299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188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61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9359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71524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930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493551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784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734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1966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03477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920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969657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85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7798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5358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3423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55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5981542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428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77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6717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71748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089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349618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992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2020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796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701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864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768302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8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417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610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76321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07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712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7099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67163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273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608290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71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1378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8245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001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C63389-31BC-4EB7-986B-09AD4D84AC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78</Words>
  <Characters>2699</Characters>
  <Application>Microsoft Office Word</Application>
  <DocSecurity>0</DocSecurity>
  <Lines>46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 Lush</dc:creator>
  <cp:keywords/>
  <dc:description/>
  <cp:lastModifiedBy>Pete Lush</cp:lastModifiedBy>
  <cp:revision>2</cp:revision>
  <dcterms:created xsi:type="dcterms:W3CDTF">2021-09-21T16:39:00Z</dcterms:created>
  <dcterms:modified xsi:type="dcterms:W3CDTF">2021-09-21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G3DEOJT"/&gt;&lt;style id="http://www.zotero.org/styles/apa" locale="en-GB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